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3DA4" w:rsidRDefault="00CE3DA4" w:rsidP="00CE3DA4">
      <w:pPr>
        <w:contextualSpacing/>
      </w:pPr>
      <w:r>
        <w:t xml:space="preserve">Phylogenetic analysis of the circadian clock regulating gene </w:t>
      </w:r>
      <w:r>
        <w:rPr>
          <w:i/>
        </w:rPr>
        <w:t>kaiC</w:t>
      </w:r>
      <w:r>
        <w:t xml:space="preserve"> from various bacterial species</w:t>
      </w:r>
    </w:p>
    <w:p w:rsidR="001D21E0" w:rsidRDefault="001D21E0" w:rsidP="00CE3DA4">
      <w:pPr>
        <w:contextualSpacing/>
      </w:pPr>
      <w:r>
        <w:t xml:space="preserve">Bridget Hatfield (Janssen), EEOB563, 4/10/2018, </w:t>
      </w:r>
      <w:r w:rsidRPr="001D21E0">
        <w:t>https://github.com/BridgetHatfield/project</w:t>
      </w:r>
    </w:p>
    <w:p w:rsidR="001D21E0" w:rsidRDefault="001D21E0" w:rsidP="00CE3DA4">
      <w:pPr>
        <w:contextualSpacing/>
      </w:pPr>
    </w:p>
    <w:p w:rsidR="00D16F72" w:rsidRDefault="00F0353B" w:rsidP="00CE3DA4">
      <w:pPr>
        <w:contextualSpacing/>
      </w:pPr>
      <w:r>
        <w:t>Introduction</w:t>
      </w:r>
    </w:p>
    <w:p w:rsidR="00CE3DA4" w:rsidRDefault="00CE3DA4" w:rsidP="00CE3DA4">
      <w:pPr>
        <w:contextualSpacing/>
      </w:pPr>
    </w:p>
    <w:p w:rsidR="00FC25AF" w:rsidRDefault="0018399D" w:rsidP="00CE3DA4">
      <w:pPr>
        <w:contextualSpacing/>
      </w:pPr>
      <w:r>
        <w:t>Light and dark</w:t>
      </w:r>
      <w:r w:rsidR="00FC25AF">
        <w:t xml:space="preserve"> </w:t>
      </w:r>
      <w:r>
        <w:t xml:space="preserve">exposure </w:t>
      </w:r>
      <w:r w:rsidR="00FC25AF">
        <w:t xml:space="preserve">are a part of everyday life </w:t>
      </w:r>
      <w:r>
        <w:t xml:space="preserve">for </w:t>
      </w:r>
      <w:r w:rsidR="00FC25AF">
        <w:t>almost a</w:t>
      </w:r>
      <w:r>
        <w:t>ll organisms on the planet. D</w:t>
      </w:r>
      <w:r w:rsidR="00285265">
        <w:t>ue to d</w:t>
      </w:r>
      <w:r>
        <w:t xml:space="preserve">ay/night </w:t>
      </w:r>
      <w:r w:rsidR="00FC25AF">
        <w:t>cycles</w:t>
      </w:r>
      <w:r w:rsidR="004024AA">
        <w:t>,</w:t>
      </w:r>
      <w:r w:rsidR="00FC25AF">
        <w:t xml:space="preserve"> </w:t>
      </w:r>
      <w:r>
        <w:t>creatures</w:t>
      </w:r>
      <w:r w:rsidR="00285265">
        <w:t xml:space="preserve"> have evolved to maintain</w:t>
      </w:r>
      <w:r w:rsidR="00FC25AF">
        <w:t xml:space="preserve"> a host of sens</w:t>
      </w:r>
      <w:r>
        <w:t xml:space="preserve">ors to respond accordingly to changes in their light environment. Phytochromes are a light sensor found in many species that have a variety of response outcomes. In </w:t>
      </w:r>
      <w:r w:rsidR="00E575F8">
        <w:t xml:space="preserve">foliar </w:t>
      </w:r>
      <w:r>
        <w:t>bacteria</w:t>
      </w:r>
      <w:r w:rsidR="009C6451">
        <w:t>,</w:t>
      </w:r>
      <w:r>
        <w:t xml:space="preserve"> phytochromes can cause changes in mobility, ability to colonize, virulence, lesion size, and potentially other phenotypes</w:t>
      </w:r>
      <w:r w:rsidR="00285265">
        <w:t xml:space="preserve"> depending on the specific wavelength of light present</w:t>
      </w:r>
      <w:r w:rsidR="00C6405C">
        <w:t xml:space="preserve"> </w: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 </w:instrText>
      </w:r>
      <w:r w:rsidR="00C6405C">
        <w:fldChar w:fldCharType="begin">
          <w:fldData xml:space="preserve">PEVuZE5vdGU+PENpdGU+PEF1dGhvcj5XdTwvQXV0aG9yPjxZZWFyPjIwMTM8L1llYXI+PElEVGV4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</w:fldData>
        </w:fldChar>
      </w:r>
      <w:r w:rsidR="00C6405C">
        <w:instrText xml:space="preserve"> ADDIN EN.CITE.DATA </w:instrText>
      </w:r>
      <w:r w:rsidR="00C6405C">
        <w:fldChar w:fldCharType="end"/>
      </w:r>
      <w:r w:rsidR="00C6405C">
        <w:fldChar w:fldCharType="separate"/>
      </w:r>
      <w:r w:rsidR="00C6405C">
        <w:rPr>
          <w:noProof/>
        </w:rPr>
        <w:t>(McGrane and Beattie, 2017; Wu et al., 2013)</w:t>
      </w:r>
      <w:r w:rsidR="00C6405C">
        <w:fldChar w:fldCharType="end"/>
      </w:r>
      <w:r>
        <w:t>. A recent study (</w:t>
      </w:r>
      <w:r w:rsidR="00285265">
        <w:t>Hatfield</w:t>
      </w:r>
      <w:r w:rsidR="009A7806">
        <w:t>, Haili,</w:t>
      </w:r>
      <w:r w:rsidR="00285265">
        <w:t xml:space="preserve"> and Beattie, </w:t>
      </w:r>
      <w:r>
        <w:t xml:space="preserve">unpublished data) shows that the bacteriophytochrome in </w:t>
      </w:r>
      <w:r>
        <w:rPr>
          <w:i/>
        </w:rPr>
        <w:t>Pseudomonas syringae</w:t>
      </w:r>
      <w:r w:rsidR="00285265">
        <w:t xml:space="preserve"> pv. syringae</w:t>
      </w:r>
      <w:r w:rsidR="00E575F8">
        <w:t xml:space="preserve"> B728a</w:t>
      </w:r>
      <w:r w:rsidR="00285265">
        <w:t xml:space="preserve"> regulates</w:t>
      </w:r>
      <w:r>
        <w:t xml:space="preserve"> </w:t>
      </w:r>
      <w:r w:rsidR="00796D04">
        <w:t xml:space="preserve">a gene named </w:t>
      </w:r>
      <w:r w:rsidR="00796D04">
        <w:rPr>
          <w:i/>
        </w:rPr>
        <w:t>kaiC</w:t>
      </w:r>
      <w:r w:rsidR="00796D04">
        <w:t xml:space="preserve">. The </w:t>
      </w:r>
      <w:r w:rsidR="00796D04">
        <w:rPr>
          <w:i/>
        </w:rPr>
        <w:t>kaiC</w:t>
      </w:r>
      <w:r>
        <w:t xml:space="preserve"> gene has homologs in many organisms and is known to function as a circadian clock regulating gene</w:t>
      </w:r>
      <w:r w:rsidR="00C6405C">
        <w:t xml:space="preserve"> </w:t>
      </w:r>
      <w:r w:rsidR="00C6405C">
        <w:fldChar w:fldCharType="begin"/>
      </w:r>
      <w:r w:rsidR="00C6405C">
        <w:instrText xml:space="preserve"> ADDIN EN.CITE &lt;EndNote&gt;&lt;Cite&gt;&lt;Author&gt;Rosbash&lt;/Author&gt;&lt;Year&gt;2009&lt;/Year&gt;&lt;IDText&gt;The Implications of Multiple Circadian Clock Origins&lt;/IDText&gt;&lt;DisplayText&gt;(Rosbash, 2009)&lt;/DisplayText&gt;&lt;record&gt;&lt;dates&gt;&lt;pub-dates&gt;&lt;date&gt;Mar&lt;/date&gt;&lt;/pub-dates&gt;&lt;year&gt;2009&lt;/year&gt;&lt;/dates&gt;&lt;urls&gt;&lt;related-urls&gt;&lt;url&gt;&amp;lt;Go to ISI&amp;gt;://WOS:000265412600001&lt;/url&gt;&lt;/related-urls&gt;&lt;/urls&gt;&lt;isbn&gt;1545-7885&lt;/isbn&gt;&lt;titles&gt;&lt;title&gt;The Implications of Multiple Circadian Clock Origins&lt;/title&gt;&lt;secondary-title&gt;Plos Biology&lt;/secondary-title&gt;&lt;/titles&gt;&lt;pages&gt;421-425&lt;/pages&gt;&lt;number&gt;3&lt;/number&gt;&lt;contributors&gt;&lt;authors&gt;&lt;author&gt;Rosbash, M.&lt;/author&gt;&lt;/authors&gt;&lt;/contributors&gt;&lt;custom7&gt;e1000062&lt;/custom7&gt;&lt;added-date format="utc"&gt;1523327188&lt;/added-date&gt;&lt;ref-type name="Journal Article"&gt;17&lt;/ref-type&gt;&lt;rec-number&gt;185&lt;/rec-number&gt;&lt;last-updated-date format="utc"&gt;1523327188&lt;/last-updated-date&gt;&lt;accession-num&gt;WOS:000265412600001&lt;/accession-num&gt;&lt;electronic-resource-num&gt;10.1371/journal.pbio.1000062&lt;/electronic-resource-num&gt;&lt;volume&gt;7&lt;/volume&gt;&lt;/record&gt;&lt;/Cite&gt;&lt;/EndNote&gt;</w:instrText>
      </w:r>
      <w:r w:rsidR="00C6405C">
        <w:fldChar w:fldCharType="separate"/>
      </w:r>
      <w:r w:rsidR="00C6405C">
        <w:rPr>
          <w:noProof/>
        </w:rPr>
        <w:t>(Rosbash, 2009)</w:t>
      </w:r>
      <w:r w:rsidR="00C6405C">
        <w:fldChar w:fldCharType="end"/>
      </w:r>
      <w:r>
        <w:t xml:space="preserve">. </w:t>
      </w:r>
    </w:p>
    <w:p w:rsidR="00CE3DA4" w:rsidRDefault="00CE3DA4" w:rsidP="00CE3DA4">
      <w:pPr>
        <w:contextualSpacing/>
      </w:pPr>
    </w:p>
    <w:p w:rsidR="009B19B5" w:rsidRPr="009B19B5" w:rsidRDefault="00285265" w:rsidP="00CE3DA4">
      <w:pPr>
        <w:contextualSpacing/>
      </w:pPr>
      <w:r>
        <w:t xml:space="preserve">The circadian clock is a mechanism used by organisms to develop a natural rhythm that typically coincides with normal day/night or light/dark cycles. </w:t>
      </w:r>
      <w:r w:rsidR="009B19B5">
        <w:t xml:space="preserve">The circadian clock can be set by various factors, namely light and temperature. </w:t>
      </w:r>
      <w:r>
        <w:t>O</w:t>
      </w:r>
      <w:r w:rsidR="00D77C53">
        <w:t>ne hypothesis is that o</w:t>
      </w:r>
      <w:r>
        <w:t xml:space="preserve">rganisms use this internal clock to anticipate </w:t>
      </w:r>
      <w:r w:rsidR="001A1468">
        <w:t xml:space="preserve">environmental </w:t>
      </w:r>
      <w:r>
        <w:t>changes and react accordingly</w:t>
      </w:r>
      <w:r w:rsidR="00796D04">
        <w:t>,</w:t>
      </w:r>
      <w:r>
        <w:t xml:space="preserve"> or in advance to increase their levels of fitness</w:t>
      </w:r>
      <w:r w:rsidR="00D77C53">
        <w:t xml:space="preserve"> </w:t>
      </w:r>
      <w:r w:rsidR="00D77C53">
        <w:fldChar w:fldCharType="begin"/>
      </w:r>
      <w:r w:rsidR="00D77C53">
        <w:instrText xml:space="preserve"> ADDIN EN.CITE &lt;EndNote&gt;&lt;Cite&gt;&lt;Author&gt;Reece&lt;/Author&gt;&lt;Year&gt;2017&lt;/Year&gt;&lt;IDText&gt;The Life and Times of Parasites: Rhythms in Strategies for Within-host Survival and Between-host Transmission&lt;/IDText&gt;&lt;DisplayText&gt;(Reece et al., 2017)&lt;/DisplayText&gt;&lt;record&gt;&lt;dates&gt;&lt;pub-dates&gt;&lt;date&gt;Dec&lt;/date&gt;&lt;/pub-dates&gt;&lt;year&gt;2017&lt;/year&gt;&lt;/dates&gt;&lt;urls&gt;&lt;related-urls&gt;&lt;url&gt;&amp;lt;Go to ISI&amp;gt;://WOS:000418190700003&lt;/url&gt;&lt;/related-urls&gt;&lt;/urls&gt;&lt;isbn&gt;0748-7304&lt;/isbn&gt;&lt;titles&gt;&lt;title&gt;The Life and Times of Parasites: Rhythms in Strategies for Within-host Survival and Between-host Transmission&lt;/title&gt;&lt;secondary-title&gt;Journal of Biological Rhythms&lt;/secondary-title&gt;&lt;/titles&gt;&lt;pages&gt;516-533&lt;/pages&gt;&lt;number&gt;6&lt;/number&gt;&lt;contributors&gt;&lt;authors&gt;&lt;author&gt;Reece, S. E.&lt;/author&gt;&lt;author&gt;Prior, K. F.&lt;/author&gt;&lt;author&gt;Mideo, N.&lt;/author&gt;&lt;/authors&gt;&lt;/contributors&gt;&lt;added-date format="utc"&gt;1523327604&lt;/added-date&gt;&lt;ref-type name="Journal Article"&gt;17&lt;/ref-type&gt;&lt;rec-number&gt;186&lt;/rec-number&gt;&lt;last-updated-date format="utc"&gt;1523327604&lt;/last-updated-date&gt;&lt;accession-num&gt;WOS:000418190700003&lt;/accession-num&gt;&lt;electronic-resource-num&gt;10.1177/0748730417718904&lt;/electronic-resource-num&gt;&lt;volume&gt;32&lt;/volume&gt;&lt;/record&gt;&lt;/Cite&gt;&lt;/EndNote&gt;</w:instrText>
      </w:r>
      <w:r w:rsidR="00D77C53">
        <w:fldChar w:fldCharType="separate"/>
      </w:r>
      <w:r w:rsidR="00D77C53">
        <w:rPr>
          <w:noProof/>
        </w:rPr>
        <w:t>(Reece et al., 2017)</w:t>
      </w:r>
      <w:r w:rsidR="00D77C53">
        <w:fldChar w:fldCharType="end"/>
      </w:r>
      <w:r w:rsidR="00796D04">
        <w:t>. F</w:t>
      </w:r>
      <w:r>
        <w:t xml:space="preserve">oliar pathogenic bacterium may use </w:t>
      </w:r>
      <w:r w:rsidR="001A1468">
        <w:t xml:space="preserve">its circadian rhythm as a way to evade host defenses. </w:t>
      </w:r>
      <w:r w:rsidR="009B19B5">
        <w:t>Additionally, foliar associated bacteria would have different evolutionary pressures than soil or aquatic bacteria</w:t>
      </w:r>
      <w:r w:rsidR="007A3964">
        <w:t xml:space="preserve"> as the environmental signals would differ greatly based on location</w:t>
      </w:r>
      <w:r w:rsidR="009B19B5">
        <w:t xml:space="preserve">. </w:t>
      </w:r>
      <w:r w:rsidR="007A3964">
        <w:t xml:space="preserve">For example, foliar bacteria would have a greater exposure to light and temperature flux than soil borne organisms. </w:t>
      </w:r>
      <w:r w:rsidR="009B19B5">
        <w:t>This study aims to determine</w:t>
      </w:r>
      <w:r w:rsidR="007A3964">
        <w:t xml:space="preserve"> if environmental niche is</w:t>
      </w:r>
      <w:r w:rsidR="009B19B5">
        <w:t xml:space="preserve"> a driving force of </w:t>
      </w:r>
      <w:r w:rsidR="009B19B5">
        <w:rPr>
          <w:i/>
        </w:rPr>
        <w:t>kaiC</w:t>
      </w:r>
      <w:r w:rsidR="00796D04">
        <w:t xml:space="preserve"> evolution in bacteria that are isolated from various environments.</w:t>
      </w:r>
    </w:p>
    <w:p w:rsidR="00CE3DA4" w:rsidRPr="00E575F8" w:rsidRDefault="00CE3DA4" w:rsidP="00CE3DA4">
      <w:pPr>
        <w:contextualSpacing/>
      </w:pPr>
    </w:p>
    <w:p w:rsidR="00FC25AF" w:rsidRDefault="00F0353B" w:rsidP="00CE3DA4">
      <w:pPr>
        <w:contextualSpacing/>
      </w:pPr>
      <w:r>
        <w:t>Methods</w:t>
      </w:r>
    </w:p>
    <w:p w:rsidR="00CE3DA4" w:rsidRDefault="00CE3DA4" w:rsidP="00CE3DA4">
      <w:pPr>
        <w:contextualSpacing/>
      </w:pPr>
    </w:p>
    <w:p w:rsidR="0002776C" w:rsidRDefault="00173F35" w:rsidP="00CE3DA4">
      <w:pPr>
        <w:contextualSpacing/>
      </w:pPr>
      <w:r>
        <w:t>Data collection and preparation</w:t>
      </w:r>
    </w:p>
    <w:p w:rsidR="00CE3DA4" w:rsidRDefault="00CE3DA4" w:rsidP="00CE3DA4">
      <w:pPr>
        <w:contextualSpacing/>
      </w:pPr>
    </w:p>
    <w:p w:rsidR="0002776C" w:rsidRPr="00173F35" w:rsidRDefault="0002776C" w:rsidP="00CE3DA4">
      <w:pPr>
        <w:contextualSpacing/>
        <w:rPr>
          <w:rStyle w:val="Hyperlink"/>
          <w:color w:val="auto"/>
          <w:u w:val="none"/>
        </w:rPr>
      </w:pPr>
      <w:r>
        <w:t>The dataset was assembled using the NCBI pro</w:t>
      </w:r>
      <w:r w:rsidR="00173F35">
        <w:t xml:space="preserve">tein database and searching for </w:t>
      </w:r>
      <w:r>
        <w:t>bacterial species that contained KaiC</w:t>
      </w:r>
      <w:bookmarkStart w:id="0" w:name="_GoBack"/>
      <w:bookmarkEnd w:id="0"/>
      <w:r>
        <w:t xml:space="preserve"> proteins. </w:t>
      </w:r>
      <w:r w:rsidR="007A3964">
        <w:t>One sequence (</w:t>
      </w:r>
      <w:r w:rsidR="007A3964">
        <w:rPr>
          <w:i/>
        </w:rPr>
        <w:t xml:space="preserve">Pseudomonas </w:t>
      </w:r>
      <w:r w:rsidR="007A3964" w:rsidRPr="007A3964">
        <w:rPr>
          <w:i/>
        </w:rPr>
        <w:t>syringae</w:t>
      </w:r>
      <w:r w:rsidR="007A3964">
        <w:rPr>
          <w:i/>
        </w:rPr>
        <w:t xml:space="preserve"> </w:t>
      </w:r>
      <w:r w:rsidR="007A3964">
        <w:t xml:space="preserve">pv. tomato DC3000) was obtained from http://pseudomonas.com. </w:t>
      </w:r>
      <w:r w:rsidRPr="007A3964">
        <w:t xml:space="preserve">A </w:t>
      </w:r>
      <w:r>
        <w:t>broad range of species were selected</w:t>
      </w:r>
      <w:r w:rsidR="007A3964">
        <w:t xml:space="preserve"> to represent bacteria that are plant soil/root associated</w:t>
      </w:r>
      <w:r w:rsidR="00834124">
        <w:t>,</w:t>
      </w:r>
      <w:r w:rsidR="007A3964">
        <w:t xml:space="preserve"> foliar associated, or aquatic,</w:t>
      </w:r>
      <w:r w:rsidR="00834124">
        <w:t xml:space="preserve"> as well as </w:t>
      </w:r>
      <w:r w:rsidR="007A3964">
        <w:t>one</w:t>
      </w:r>
      <w:r w:rsidR="00834124">
        <w:t xml:space="preserve"> outgroup species</w:t>
      </w:r>
      <w:r w:rsidR="007A3964">
        <w:t xml:space="preserve"> (</w:t>
      </w:r>
      <w:r w:rsidR="007A3964">
        <w:rPr>
          <w:i/>
        </w:rPr>
        <w:t>Escheria coli</w:t>
      </w:r>
      <w:r w:rsidR="007A3964">
        <w:t>) which resides commonly in animal gastrointestinal tracts</w:t>
      </w:r>
      <w:r w:rsidR="00834124">
        <w:t>. Data was downloaded in the FASTA format</w:t>
      </w:r>
      <w:r w:rsidR="00173F35">
        <w:t xml:space="preserve">, aligned with Mafft –auto, </w:t>
      </w:r>
      <w:r w:rsidR="00834124">
        <w:t>and converted to PHYLIP f</w:t>
      </w:r>
      <w:r w:rsidR="00173F35">
        <w:t xml:space="preserve">ormat using the site: </w:t>
      </w:r>
      <w:hyperlink r:id="rId6" w:history="1">
        <w:r w:rsidR="00173F35" w:rsidRPr="00C24306">
          <w:rPr>
            <w:rStyle w:val="Hyperlink"/>
          </w:rPr>
          <w:t>http://phylogeny.lirmm.fr/phylo_cgi/data_converter.cgi</w:t>
        </w:r>
      </w:hyperlink>
      <w:r w:rsidR="00173F35">
        <w:t xml:space="preserve">. </w:t>
      </w:r>
    </w:p>
    <w:p w:rsidR="001D21E0" w:rsidRDefault="001D21E0" w:rsidP="00CE3DA4">
      <w:pPr>
        <w:contextualSpacing/>
      </w:pPr>
    </w:p>
    <w:p w:rsidR="007E2ED3" w:rsidRDefault="007E2ED3" w:rsidP="00CE3DA4">
      <w:pPr>
        <w:contextualSpacing/>
      </w:pPr>
      <w:r>
        <w:t xml:space="preserve">Phylogenetic </w:t>
      </w:r>
      <w:r w:rsidR="00173F35">
        <w:t>a</w:t>
      </w:r>
      <w:r>
        <w:t>nalysis using RAxML</w:t>
      </w:r>
    </w:p>
    <w:p w:rsidR="001D21E0" w:rsidRDefault="001D21E0" w:rsidP="00CE3DA4">
      <w:pPr>
        <w:contextualSpacing/>
      </w:pPr>
    </w:p>
    <w:p w:rsidR="00834124" w:rsidRDefault="00021927" w:rsidP="00CE3DA4">
      <w:pPr>
        <w:contextualSpacing/>
      </w:pPr>
      <w:r>
        <w:t>Maximum likelihood analysis was conducted using RAxML to determine the phyloge</w:t>
      </w:r>
      <w:r w:rsidR="00796D04">
        <w:t xml:space="preserve">netic structure of </w:t>
      </w:r>
      <w:r w:rsidR="00796D04">
        <w:rPr>
          <w:i/>
        </w:rPr>
        <w:t>kaiC</w:t>
      </w:r>
      <w:r>
        <w:t xml:space="preserve"> of the selected species. This program was chosen based on its ability to appropriately determine phylogenetic structure of any size dataset. RAxML is a quick and efficient program that is easily executed by the user and has parameters that are simply changed for each option</w:t>
      </w:r>
      <w:r w:rsidR="00D77C53">
        <w:t xml:space="preserve"> </w:t>
      </w:r>
      <w:r w:rsidR="00D77C53">
        <w:fldChar w:fldCharType="begin"/>
      </w:r>
      <w:r w:rsidR="00D77C53">
        <w:instrText xml:space="preserve"> ADDIN EN.CITE &lt;EndNote&gt;&lt;Cite&gt;&lt;Author&gt;Stamatakis&lt;/Author&gt;&lt;Year&gt;2014&lt;/Year&gt;&lt;IDText&gt;RAxML version 8: a tool for phylogenetic analysis and post-analysis of large phylogenies&lt;/IDText&gt;&lt;DisplayText&gt;(Stamatakis, 2014)&lt;/DisplayText&gt;&lt;record&gt;&lt;dates&gt;&lt;pub-dates&gt;&lt;date&gt;May&lt;/date&gt;&lt;/pub-dates&gt;&lt;year&gt;2014&lt;/year&gt;&lt;/dates&gt;&lt;keywords&gt;&lt;keyword&gt;maximum-likelihood&lt;/keyword&gt;&lt;keyword&gt;bootstrap&lt;/keyword&gt;&lt;keyword&gt;performance&lt;/keyword&gt;&lt;keyword&gt;algorithms&lt;/keyword&gt;&lt;keyword&gt;inference&lt;/keyword&gt;&lt;keyword&gt;Biochemistry &amp;amp; Molecular Biology&lt;/keyword&gt;&lt;keyword&gt;Biotechnology &amp;amp; Applied Microbiology&lt;/keyword&gt;&lt;keyword&gt;&lt;/keyword&gt;&lt;keyword&gt;Computer Science&lt;/keyword&gt;&lt;keyword&gt;Mathematical &amp;amp; Computational Biology&lt;/keyword&gt;&lt;keyword&gt;Mathematics&lt;/keyword&gt;&lt;/keywords&gt;&lt;urls&gt;&lt;related-urls&gt;&lt;url&gt;&amp;lt;Go to ISI&amp;gt;://WOS:000336095100024&lt;/url&gt;&lt;/related-urls&gt;&lt;/urls&gt;&lt;isbn&gt;1367-4803&lt;/isbn&gt;&lt;work-type&gt;Article&lt;/work-type&gt;&lt;titles&gt;&lt;title&gt;RAxML version 8: a tool for phylogenetic analysis and post-analysis of large phylogenies&lt;/title&gt;&lt;secondary-title&gt;Bioinformatics&lt;/secondary-title&gt;&lt;alt-title&gt;Bioinformatics&lt;/alt-title&gt;&lt;/titles&gt;&lt;pages&gt;1312-1313&lt;/pages&gt;&lt;number&gt;9&lt;/number&gt;&lt;contributors&gt;&lt;authors&gt;&lt;author&gt;Stamatakis, A.&lt;/author&gt;&lt;/authors&gt;&lt;/contributors&gt;&lt;language&gt;English&lt;/language&gt;&lt;added-date format="utc"&gt;1523328025&lt;/added-date&gt;&lt;ref-type name="Journal Article"&gt;17&lt;/ref-type&gt;&lt;auth-address&gt;[Stamatakis, Alexandros] Heidelberg Inst Theoret Studies, Sci Comp Grp, D-69118 Heidelberg, Germany. [Stamatakis, Alexandros] Karlsruhe Inst Technol, Inst Theoret Informat, Dept Informat, D-76128 Karlsruhe, Germany.&amp;#xD;Stamatakis, A (reprint author), Heidelberg Inst Theoret Studies, Sci Comp Grp, D-69118 Heidelberg, Germany.&amp;#xD;alexandros.stamatakis@h-its.org&lt;/auth-address&gt;&lt;rec-number&gt;188&lt;/rec-number&gt;&lt;last-updated-date format="utc"&gt;1523328025&lt;/last-updated-date&gt;&lt;accession-num&gt;WOS:000336095100024&lt;/accession-num&gt;&lt;electronic-resource-num&gt;10.1093/bioinformatics/btu033&lt;/electronic-resource-num&gt;&lt;volume&gt;30&lt;/volume&gt;&lt;/record&gt;&lt;/Cite&gt;&lt;/EndNote&gt;</w:instrText>
      </w:r>
      <w:r w:rsidR="00D77C53">
        <w:fldChar w:fldCharType="separate"/>
      </w:r>
      <w:r w:rsidR="00D77C53">
        <w:rPr>
          <w:noProof/>
        </w:rPr>
        <w:t>(Stamatakis, 2014)</w:t>
      </w:r>
      <w:r w:rsidR="00D77C53">
        <w:fldChar w:fldCharType="end"/>
      </w:r>
      <w:r>
        <w:t xml:space="preserve">. </w:t>
      </w:r>
      <w:r w:rsidR="00A548B2">
        <w:t xml:space="preserve">For this </w:t>
      </w:r>
      <w:r w:rsidR="00A548B2">
        <w:lastRenderedPageBreak/>
        <w:t xml:space="preserve">analysis </w:t>
      </w:r>
      <w:r w:rsidR="00785CDC">
        <w:t>WAG</w:t>
      </w:r>
      <w:r w:rsidR="00173F35">
        <w:t xml:space="preserve"> and</w:t>
      </w:r>
      <w:r w:rsidR="0052085A">
        <w:t xml:space="preserve"> AUTO models were applied</w:t>
      </w:r>
      <w:r w:rsidR="00785CDC">
        <w:t xml:space="preserve"> with a random number seed (-p) of </w:t>
      </w:r>
      <w:r w:rsidR="00796D04">
        <w:t>864</w:t>
      </w:r>
      <w:r w:rsidR="0052085A">
        <w:t xml:space="preserve"> for the WAG model</w:t>
      </w:r>
      <w:r w:rsidR="00173F35">
        <w:t>.</w:t>
      </w:r>
      <w:r w:rsidR="0052085A">
        <w:t xml:space="preserve"> The</w:t>
      </w:r>
      <w:r w:rsidR="00796D04">
        <w:t xml:space="preserve"> outgroup (-</w:t>
      </w:r>
      <w:r w:rsidR="0052085A">
        <w:t>o</w:t>
      </w:r>
      <w:r w:rsidR="00796D04">
        <w:t>)</w:t>
      </w:r>
      <w:r w:rsidR="0052085A">
        <w:t xml:space="preserve"> function was also used to set the outgroup to </w:t>
      </w:r>
      <w:r w:rsidR="0052085A">
        <w:rPr>
          <w:i/>
        </w:rPr>
        <w:t>E. coli</w:t>
      </w:r>
      <w:r w:rsidR="0052085A">
        <w:t>.</w:t>
      </w:r>
      <w:r w:rsidR="00173F35">
        <w:t xml:space="preserve"> The resulting tree</w:t>
      </w:r>
      <w:r w:rsidR="0052085A">
        <w:t>s</w:t>
      </w:r>
      <w:r w:rsidR="00796D04">
        <w:t xml:space="preserve"> were</w:t>
      </w:r>
      <w:r w:rsidR="00785CDC">
        <w:t xml:space="preserve"> compared for similarity</w:t>
      </w:r>
      <w:r w:rsidR="0052085A">
        <w:t>, found to be identical</w:t>
      </w:r>
      <w:r w:rsidR="00785CDC">
        <w:t xml:space="preserve"> and further analyzed with prior information on each species.</w:t>
      </w:r>
      <w:r w:rsidR="0052085A">
        <w:t xml:space="preserve"> The program calls used were as follows:</w:t>
      </w:r>
    </w:p>
    <w:p w:rsidR="0052085A" w:rsidRDefault="0052085A" w:rsidP="00CE3DA4">
      <w:pPr>
        <w:contextualSpacing/>
      </w:pPr>
    </w:p>
    <w:p w:rsidR="0052085A" w:rsidRDefault="0052085A" w:rsidP="00CE3DA4">
      <w:pPr>
        <w:contextualSpacing/>
        <w:rPr>
          <w:rFonts w:ascii="Lucida Console" w:hAnsi="Lucida Console" w:cs="Lucida Console"/>
          <w:sz w:val="18"/>
          <w:szCs w:val="18"/>
        </w:rPr>
      </w:pPr>
      <w:r>
        <w:rPr>
          <w:rFonts w:ascii="Lucida Console" w:hAnsi="Lucida Console" w:cs="Lucida Console"/>
          <w:sz w:val="18"/>
          <w:szCs w:val="18"/>
        </w:rPr>
        <w:t>raxmlHPC-PTHREADS-SSE3 -T2 -m PROTGAMMAWAG -p 567 -s KaiCecoli.phy -#40 -n ecoli 1</w:t>
      </w:r>
    </w:p>
    <w:p w:rsidR="0052085A" w:rsidRDefault="0052085A" w:rsidP="00CE3DA4">
      <w:pPr>
        <w:contextualSpacing/>
        <w:rPr>
          <w:rFonts w:ascii="Lucida Console" w:hAnsi="Lucida Console" w:cs="Lucida Console"/>
          <w:sz w:val="18"/>
          <w:szCs w:val="18"/>
        </w:rPr>
      </w:pPr>
      <w:r>
        <w:rPr>
          <w:rFonts w:ascii="Lucida Console" w:hAnsi="Lucida Console" w:cs="Lucida Console"/>
          <w:sz w:val="18"/>
          <w:szCs w:val="18"/>
        </w:rPr>
        <w:t>raxmlHPC-PTHREADS-SSE3 -T2 -p 864 -m PROTGAMMAAUTO -o E.coli -s KaiCecoli.phy -n AUTO3</w:t>
      </w:r>
    </w:p>
    <w:p w:rsidR="009E54FC" w:rsidRDefault="009E54FC" w:rsidP="00CE3DA4">
      <w:pPr>
        <w:contextualSpacing/>
        <w:rPr>
          <w:rFonts w:ascii="Lucida Console" w:hAnsi="Lucida Console" w:cs="Lucida Console"/>
          <w:sz w:val="18"/>
          <w:szCs w:val="18"/>
        </w:rPr>
      </w:pPr>
    </w:p>
    <w:p w:rsidR="009E54FC" w:rsidRDefault="009E54FC" w:rsidP="00CE3DA4">
      <w:pPr>
        <w:contextualSpacing/>
      </w:pPr>
      <w:r w:rsidRPr="009E54FC">
        <w:t>Trees were visualized using Dendroscope.</w:t>
      </w:r>
    </w:p>
    <w:p w:rsidR="00CE3DA4" w:rsidRDefault="00CE3DA4" w:rsidP="00CE3DA4">
      <w:pPr>
        <w:contextualSpacing/>
      </w:pPr>
    </w:p>
    <w:p w:rsidR="00F0353B" w:rsidRDefault="00F0353B" w:rsidP="00CE3DA4">
      <w:pPr>
        <w:contextualSpacing/>
      </w:pPr>
      <w:r>
        <w:t>Results</w:t>
      </w:r>
    </w:p>
    <w:p w:rsidR="00CE3DA4" w:rsidRDefault="00CE3DA4" w:rsidP="00CE3DA4">
      <w:pPr>
        <w:contextualSpacing/>
      </w:pPr>
    </w:p>
    <w:p w:rsidR="00CE3DA4" w:rsidRDefault="00796D04" w:rsidP="00CE3DA4">
      <w:pPr>
        <w:contextualSpacing/>
      </w:pPr>
      <w:r>
        <w:rPr>
          <w:noProof/>
        </w:rPr>
        <mc:AlternateContent>
          <mc:Choice Requires="wps">
            <w:drawing>
              <wp:anchor distT="0" distB="0" distL="114300" distR="114300" simplePos="0" relativeHeight="251658240" behindDoc="0" locked="0" layoutInCell="1" allowOverlap="1">
                <wp:simplePos x="0" y="0"/>
                <wp:positionH relativeFrom="column">
                  <wp:posOffset>320040</wp:posOffset>
                </wp:positionH>
                <wp:positionV relativeFrom="paragraph">
                  <wp:posOffset>4392295</wp:posOffset>
                </wp:positionV>
                <wp:extent cx="5467350" cy="693420"/>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93420"/>
                        </a:xfrm>
                        <a:prstGeom prst="rect">
                          <a:avLst/>
                        </a:prstGeom>
                        <a:solidFill>
                          <a:srgbClr val="FFFFFF"/>
                        </a:solidFill>
                        <a:ln w="9525">
                          <a:noFill/>
                          <a:miter lim="800000"/>
                          <a:headEnd/>
                          <a:tailEnd/>
                        </a:ln>
                      </wps:spPr>
                      <wps:txbx>
                        <w:txbxContent>
                          <w:p w:rsidR="0059255A" w:rsidRPr="0059255A" w:rsidRDefault="0059255A" w:rsidP="0059255A">
                            <w:r w:rsidRPr="0059255A">
                              <w:rPr>
                                <w:b/>
                              </w:rPr>
                              <w:t>Figure 1.</w:t>
                            </w:r>
                            <w:r w:rsidRPr="0059255A">
                              <w:t xml:space="preserve"> </w:t>
                            </w:r>
                            <w:r w:rsidRPr="0059255A">
                              <w:rPr>
                                <w:b/>
                              </w:rPr>
                              <w:t>Cladogram of bacterial species</w:t>
                            </w:r>
                            <w:r w:rsidRPr="0059255A">
                              <w:t xml:space="preserve"> shows grouping patterns based on relatedness of circadian clock regulating </w:t>
                            </w:r>
                            <w:r w:rsidRPr="0059255A">
                              <w:rPr>
                                <w:i/>
                                <w:iCs/>
                              </w:rPr>
                              <w:t>kaiC</w:t>
                            </w:r>
                            <w:r w:rsidRPr="0059255A">
                              <w:t xml:space="preserve"> gene. Bold print at the right of boxes denotes typical ecological niche of the taxa.</w:t>
                            </w:r>
                          </w:p>
                          <w:p w:rsidR="0059255A" w:rsidRDefault="0059255A"/>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2pt;margin-top:345.85pt;width:430.5pt;height:54.6pt;z-index:251658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" stroked="f">
                <v:textbox>
                  <w:txbxContent>
                    <w:p w:rsidR="0059255A" w:rsidRPr="0059255A" w:rsidRDefault="0059255A" w:rsidP="0059255A">
                      <w:r w:rsidRPr="0059255A">
                        <w:rPr>
                          <w:b/>
                        </w:rPr>
                        <w:t>Figure 1.</w:t>
                      </w:r>
                      <w:r w:rsidRPr="0059255A">
                        <w:t xml:space="preserve"> </w:t>
                      </w:r>
                      <w:r w:rsidRPr="0059255A">
                        <w:rPr>
                          <w:b/>
                        </w:rPr>
                        <w:t>Cladogram of bacterial species</w:t>
                      </w:r>
                      <w:r w:rsidRPr="0059255A">
                        <w:t xml:space="preserve"> shows grouping patterns based on relatedness of circadian clock regulating </w:t>
                      </w:r>
                      <w:r w:rsidRPr="0059255A">
                        <w:rPr>
                          <w:i/>
                          <w:iCs/>
                        </w:rPr>
                        <w:t>kaiC</w:t>
                      </w:r>
                      <w:r w:rsidRPr="0059255A">
                        <w:t xml:space="preserve"> gene. Bold print at the right of boxes denotes typical ecological niche of the taxa.</w:t>
                      </w:r>
                    </w:p>
                    <w:p w:rsidR="0059255A" w:rsidRDefault="0059255A"/>
                  </w:txbxContent>
                </v:textbox>
                <w10:wrap type="topAndBottom"/>
              </v:shape>
            </w:pict>
          </mc:Fallback>
        </mc:AlternateContent>
      </w:r>
      <w:r>
        <w:rPr>
          <w:noProof/>
        </w:rPr>
        <w:drawing>
          <wp:anchor distT="0" distB="0" distL="114300" distR="114300" simplePos="0" relativeHeight="251662336" behindDoc="0" locked="0" layoutInCell="1" allowOverlap="1">
            <wp:simplePos x="0" y="0"/>
            <wp:positionH relativeFrom="margin">
              <wp:align>center</wp:align>
            </wp:positionH>
            <wp:positionV relativeFrom="paragraph">
              <wp:posOffset>631190</wp:posOffset>
            </wp:positionV>
            <wp:extent cx="5486400" cy="382651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3826510"/>
                    </a:xfrm>
                    <a:prstGeom prst="rect">
                      <a:avLst/>
                    </a:prstGeom>
                    <a:noFill/>
                  </pic:spPr>
                </pic:pic>
              </a:graphicData>
            </a:graphic>
          </wp:anchor>
        </w:drawing>
      </w:r>
      <w:r w:rsidR="00EC347F">
        <w:t xml:space="preserve">Phylogenetic analysis using RAxML produced a tree that showed grouping of bacterial species based off relatedness of the </w:t>
      </w:r>
      <w:r w:rsidR="00EC347F">
        <w:rPr>
          <w:i/>
        </w:rPr>
        <w:t xml:space="preserve">kaiC </w:t>
      </w:r>
      <w:r w:rsidR="00EC347F">
        <w:t>gene. Once the analysis was ran</w:t>
      </w:r>
      <w:r w:rsidR="00F71BBC">
        <w:t>,</w:t>
      </w:r>
      <w:r w:rsidR="00EC347F">
        <w:t xml:space="preserve"> clade groups were evaluated based on </w:t>
      </w:r>
      <w:r w:rsidR="0059255A">
        <w:t xml:space="preserve">prior knowledge of </w:t>
      </w:r>
      <w:r w:rsidR="00E92C64">
        <w:t xml:space="preserve">each specie’s </w:t>
      </w:r>
      <w:r w:rsidR="0059255A">
        <w:t>ecological niche</w:t>
      </w:r>
      <w:r w:rsidR="00EC347F">
        <w:t xml:space="preserve">. </w:t>
      </w:r>
    </w:p>
    <w:p w:rsidR="0059255A" w:rsidRDefault="00E92C64" w:rsidP="00CE3DA4">
      <w:pPr>
        <w:contextualSpacing/>
      </w:pPr>
      <w:r>
        <w:t>In Fig. 1 t</w:t>
      </w:r>
      <w:r w:rsidR="00796D04">
        <w:t xml:space="preserve">he </w:t>
      </w:r>
      <w:r w:rsidR="00796D04">
        <w:rPr>
          <w:i/>
        </w:rPr>
        <w:t xml:space="preserve">Pseudomonads </w:t>
      </w:r>
      <w:r w:rsidR="00796D04">
        <w:t>group closely together</w:t>
      </w:r>
      <w:r w:rsidR="0059255A">
        <w:t>, however, there is a separation between the plant associated bacteria that a</w:t>
      </w:r>
      <w:r w:rsidR="009E54FC">
        <w:t>re found</w:t>
      </w:r>
      <w:r w:rsidR="0059255A">
        <w:t xml:space="preserve"> in foliar environments from those that are located in soil. Tight grouping also occurs among the cyanobacterial species</w:t>
      </w:r>
      <w:r>
        <w:t xml:space="preserve">. Both </w:t>
      </w:r>
      <w:r>
        <w:rPr>
          <w:i/>
        </w:rPr>
        <w:t>Synechococcus</w:t>
      </w:r>
      <w:r>
        <w:t xml:space="preserve"> strains are cyanobacteria typically found in aquatic environments and their </w:t>
      </w:r>
      <w:r>
        <w:rPr>
          <w:i/>
        </w:rPr>
        <w:t>kaiC</w:t>
      </w:r>
      <w:r>
        <w:t xml:space="preserve"> genes are most closely related. The </w:t>
      </w:r>
      <w:r>
        <w:rPr>
          <w:i/>
        </w:rPr>
        <w:t>Nostoc</w:t>
      </w:r>
      <w:r>
        <w:t xml:space="preserve"> is also a cyanobacteria found in aquatic environments. </w:t>
      </w:r>
      <w:r w:rsidR="0059255A">
        <w:t xml:space="preserve">Among the other plant associated strains there does not </w:t>
      </w:r>
      <w:r w:rsidR="0059255A">
        <w:lastRenderedPageBreak/>
        <w:t xml:space="preserve">appear to be any pattern in </w:t>
      </w:r>
      <w:r w:rsidR="0059255A">
        <w:rPr>
          <w:i/>
        </w:rPr>
        <w:t>kaiC</w:t>
      </w:r>
      <w:r w:rsidR="0059255A">
        <w:t xml:space="preserve"> related clustering based on ecological niche</w:t>
      </w:r>
      <w:r w:rsidR="00796D04">
        <w:t>,</w:t>
      </w:r>
      <w:r w:rsidR="0059255A">
        <w:t xml:space="preserve"> leading to the conclusion that </w:t>
      </w:r>
      <w:r w:rsidR="0059255A">
        <w:rPr>
          <w:i/>
        </w:rPr>
        <w:t xml:space="preserve">kaiC </w:t>
      </w:r>
      <w:r w:rsidR="0059255A">
        <w:t>evolution is likely not dependent on environment.</w:t>
      </w:r>
      <w:r w:rsidR="00CD6F1C" w:rsidRPr="00CD6F1C">
        <w:rPr>
          <w:noProof/>
        </w:rPr>
        <w:t xml:space="preserve"> </w:t>
      </w:r>
    </w:p>
    <w:p w:rsidR="0086282A" w:rsidRDefault="0086282A" w:rsidP="00CE3DA4">
      <w:pPr>
        <w:contextualSpacing/>
      </w:pPr>
    </w:p>
    <w:p w:rsidR="00CE3DA4" w:rsidRDefault="00CD6F1C" w:rsidP="00CE3DA4">
      <w:pPr>
        <w:contextualSpacing/>
      </w:pPr>
      <w:r>
        <w:rPr>
          <w:noProof/>
        </w:rPr>
        <w:drawing>
          <wp:anchor distT="0" distB="0" distL="114300" distR="114300" simplePos="0" relativeHeight="251663360" behindDoc="0" locked="0" layoutInCell="1" allowOverlap="1">
            <wp:simplePos x="0" y="0"/>
            <wp:positionH relativeFrom="margin">
              <wp:posOffset>228600</wp:posOffset>
            </wp:positionH>
            <wp:positionV relativeFrom="paragraph">
              <wp:posOffset>876935</wp:posOffset>
            </wp:positionV>
            <wp:extent cx="5486400" cy="3940175"/>
            <wp:effectExtent l="0" t="0" r="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9218"/>
                    <a:stretch/>
                  </pic:blipFill>
                  <pic:spPr bwMode="auto">
                    <a:xfrm>
                      <a:off x="0" y="0"/>
                      <a:ext cx="5486400" cy="39401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6282A">
        <w:rPr>
          <w:noProof/>
        </w:rPr>
        <mc:AlternateContent>
          <mc:Choice Requires="wps">
            <w:drawing>
              <wp:anchor distT="0" distB="0" distL="114300" distR="114300" simplePos="0" relativeHeight="251661312" behindDoc="0" locked="0" layoutInCell="1" allowOverlap="1" wp14:anchorId="3313073E" wp14:editId="7C099B94">
                <wp:simplePos x="0" y="0"/>
                <wp:positionH relativeFrom="margin">
                  <wp:align>center</wp:align>
                </wp:positionH>
                <wp:positionV relativeFrom="paragraph">
                  <wp:posOffset>4822190</wp:posOffset>
                </wp:positionV>
                <wp:extent cx="5467350" cy="619125"/>
                <wp:effectExtent l="0" t="0" r="0" b="9525"/>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67350" cy="619125"/>
                        </a:xfrm>
                        <a:prstGeom prst="rect">
                          <a:avLst/>
                        </a:prstGeom>
                        <a:solidFill>
                          <a:srgbClr val="FFFFFF"/>
                        </a:solidFill>
                        <a:ln w="9525">
                          <a:noFill/>
                          <a:miter lim="800000"/>
                          <a:headEnd/>
                          <a:tailEnd/>
                        </a:ln>
                      </wps:spPr>
                      <wps:txbx>
                        <w:txbxContent>
                          <w:p w:rsidR="00E92C64" w:rsidRPr="0059255A" w:rsidRDefault="00E92C64" w:rsidP="00E92C64">
                            <w:r w:rsidRPr="0059255A">
                              <w:rPr>
                                <w:b/>
                              </w:rPr>
                              <w:t>Fig</w:t>
                            </w:r>
                            <w:r>
                              <w:rPr>
                                <w:b/>
                              </w:rPr>
                              <w:t>ure 2</w:t>
                            </w:r>
                            <w:r w:rsidRPr="0059255A">
                              <w:rPr>
                                <w:b/>
                              </w:rPr>
                              <w:t>.</w:t>
                            </w:r>
                            <w:r w:rsidRPr="0059255A">
                              <w:t xml:space="preserve"> </w:t>
                            </w:r>
                            <w:r>
                              <w:rPr>
                                <w:b/>
                              </w:rPr>
                              <w:t>Phylogenetic tree</w:t>
                            </w:r>
                            <w:r w:rsidRPr="0059255A">
                              <w:rPr>
                                <w:b/>
                              </w:rPr>
                              <w:t xml:space="preserve"> </w:t>
                            </w:r>
                            <w:r w:rsidRPr="0059255A">
                              <w:t>shows</w:t>
                            </w:r>
                            <w:r>
                              <w:t xml:space="preserve"> phylogenetic</w:t>
                            </w:r>
                            <w:r w:rsidRPr="0059255A">
                              <w:t xml:space="preserve"> relatedness of circadian clock regulating </w:t>
                            </w:r>
                            <w:r w:rsidRPr="0059255A">
                              <w:rPr>
                                <w:i/>
                                <w:iCs/>
                              </w:rPr>
                              <w:t>kaiC</w:t>
                            </w:r>
                            <w:r w:rsidRPr="0059255A">
                              <w:t xml:space="preserve"> gene</w:t>
                            </w:r>
                            <w:r>
                              <w:t xml:space="preserve"> in various bacterial species</w:t>
                            </w:r>
                            <w:r w:rsidRPr="0059255A">
                              <w:t>. Bold print at the right of boxes denotes typical ecological niche of the taxa.</w:t>
                            </w:r>
                          </w:p>
                          <w:p w:rsidR="00E92C64" w:rsidRDefault="00E92C64" w:rsidP="00E92C64"/>
                        </w:txbxContent>
                      </wps:txbx>
                      <wps:bodyPr rot="0" vert="horz" wrap="square" lIns="91440" tIns="45720" rIns="91440" bIns="45720" anchor="t" anchorCtr="0">
                        <a:noAutofit/>
                      </wps:bodyPr>
                    </wps:wsp>
                  </a:graphicData>
                </a:graphic>
              </wp:anchor>
            </w:drawing>
          </mc:Choice>
          <mc:Fallback>
            <w:pict>
              <v:shape w14:anchorId="3313073E" id="_x0000_s1027" type="#_x0000_t202" style="position:absolute;margin-left:0;margin-top:379.7pt;width:430.5pt;height:48.75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" stroked="f">
                <v:textbox>
                  <w:txbxContent>
                    <w:p w:rsidR="00E92C64" w:rsidRPr="0059255A" w:rsidRDefault="00E92C64" w:rsidP="00E92C64">
                      <w:r w:rsidRPr="0059255A">
                        <w:rPr>
                          <w:b/>
                        </w:rPr>
                        <w:t>Fig</w:t>
                      </w:r>
                      <w:r>
                        <w:rPr>
                          <w:b/>
                        </w:rPr>
                        <w:t>ure 2</w:t>
                      </w:r>
                      <w:r w:rsidRPr="0059255A">
                        <w:rPr>
                          <w:b/>
                        </w:rPr>
                        <w:t>.</w:t>
                      </w:r>
                      <w:r w:rsidRPr="0059255A">
                        <w:t xml:space="preserve"> </w:t>
                      </w:r>
                      <w:r>
                        <w:rPr>
                          <w:b/>
                        </w:rPr>
                        <w:t>Phylogenetic tree</w:t>
                      </w:r>
                      <w:r w:rsidRPr="0059255A">
                        <w:rPr>
                          <w:b/>
                        </w:rPr>
                        <w:t xml:space="preserve"> </w:t>
                      </w:r>
                      <w:r w:rsidRPr="0059255A">
                        <w:t>shows</w:t>
                      </w:r>
                      <w:r>
                        <w:t xml:space="preserve"> phylogenetic</w:t>
                      </w:r>
                      <w:r w:rsidRPr="0059255A">
                        <w:t xml:space="preserve"> relatedness of circadian clock regulating </w:t>
                      </w:r>
                      <w:r w:rsidRPr="0059255A">
                        <w:rPr>
                          <w:i/>
                          <w:iCs/>
                        </w:rPr>
                        <w:t>kaiC</w:t>
                      </w:r>
                      <w:r w:rsidRPr="0059255A">
                        <w:t xml:space="preserve"> gene</w:t>
                      </w:r>
                      <w:r>
                        <w:t xml:space="preserve"> in various bacterial species</w:t>
                      </w:r>
                      <w:r w:rsidRPr="0059255A">
                        <w:t>. Bold print at the right of boxes denotes typical ecological niche of the taxa.</w:t>
                      </w:r>
                    </w:p>
                    <w:p w:rsidR="00E92C64" w:rsidRDefault="00E92C64" w:rsidP="00E92C64"/>
                  </w:txbxContent>
                </v:textbox>
                <w10:wrap type="square" anchorx="margin"/>
              </v:shape>
            </w:pict>
          </mc:Fallback>
        </mc:AlternateContent>
      </w:r>
      <w:r w:rsidR="000316FC">
        <w:t xml:space="preserve">Figure 2 shows a phylogram that takes distance into account when graphing the relatedness of </w:t>
      </w:r>
      <w:r w:rsidR="000316FC">
        <w:rPr>
          <w:i/>
        </w:rPr>
        <w:t xml:space="preserve">kaiC </w:t>
      </w:r>
      <w:r w:rsidR="000316FC">
        <w:t xml:space="preserve">visually. The phylogenetic tree shows that the </w:t>
      </w:r>
      <w:r w:rsidR="000316FC">
        <w:rPr>
          <w:i/>
        </w:rPr>
        <w:t xml:space="preserve">kaiC </w:t>
      </w:r>
      <w:r w:rsidR="000316FC">
        <w:t xml:space="preserve">gene from cyanobacteria, </w:t>
      </w:r>
      <w:r w:rsidR="009E54FC">
        <w:t>M</w:t>
      </w:r>
      <w:r w:rsidR="000316FC" w:rsidRPr="009E54FC">
        <w:rPr>
          <w:i/>
        </w:rPr>
        <w:t>ethylocacteria</w:t>
      </w:r>
      <w:r w:rsidR="000316FC">
        <w:t xml:space="preserve">, and </w:t>
      </w:r>
      <w:r w:rsidR="000316FC" w:rsidRPr="009E54FC">
        <w:rPr>
          <w:i/>
        </w:rPr>
        <w:t>Briadyrhizobium</w:t>
      </w:r>
      <w:r w:rsidR="000316FC">
        <w:t xml:space="preserve"> sp. ORS 278 has experienced more genetic changes than the </w:t>
      </w:r>
      <w:r w:rsidR="000316FC">
        <w:rPr>
          <w:i/>
        </w:rPr>
        <w:t>kaiC</w:t>
      </w:r>
      <w:r w:rsidR="000316FC">
        <w:t xml:space="preserve"> gene from the other species evaluated. </w:t>
      </w:r>
    </w:p>
    <w:p w:rsidR="000316FC" w:rsidRPr="000316FC" w:rsidRDefault="000316FC" w:rsidP="00CE3DA4">
      <w:pPr>
        <w:contextualSpacing/>
      </w:pPr>
    </w:p>
    <w:p w:rsidR="00CE3DA4" w:rsidRDefault="003A03A4" w:rsidP="00CE3DA4">
      <w:pPr>
        <w:contextualSpacing/>
      </w:pPr>
      <w:r>
        <w:rPr>
          <w:i/>
        </w:rPr>
        <w:t>Escherichia coli</w:t>
      </w:r>
      <w:r>
        <w:t xml:space="preserve"> </w:t>
      </w:r>
      <w:r w:rsidR="00E92C64">
        <w:t xml:space="preserve">was chosen as an outgroup for this analysis because </w:t>
      </w:r>
      <w:r w:rsidR="00E92C64">
        <w:rPr>
          <w:i/>
        </w:rPr>
        <w:t>E. coli</w:t>
      </w:r>
      <w:r w:rsidR="00E92C64">
        <w:t xml:space="preserve"> is animal associated rather than plant associated. </w:t>
      </w:r>
      <w:r w:rsidR="00E92C64" w:rsidRPr="0086282A">
        <w:rPr>
          <w:i/>
        </w:rPr>
        <w:t>E. Coli</w:t>
      </w:r>
      <w:r w:rsidR="00E92C64">
        <w:t xml:space="preserve"> is </w:t>
      </w:r>
      <w:r>
        <w:t xml:space="preserve">commonly found in diverse environments and </w:t>
      </w:r>
      <w:r w:rsidR="009E54FC">
        <w:t>gastro</w:t>
      </w:r>
      <w:r w:rsidR="00E92C64">
        <w:t>intestinal tracts in humans and other animals and has no strong plant association making it an ideal outgroup for this analysis</w:t>
      </w:r>
      <w:r w:rsidR="00596825">
        <w:t>.</w:t>
      </w:r>
    </w:p>
    <w:p w:rsidR="00E92C64" w:rsidRDefault="00E92C64" w:rsidP="00CE3DA4">
      <w:pPr>
        <w:contextualSpacing/>
      </w:pPr>
    </w:p>
    <w:p w:rsidR="00F0353B" w:rsidRDefault="00F0353B" w:rsidP="00CE3DA4">
      <w:pPr>
        <w:contextualSpacing/>
      </w:pPr>
      <w:r>
        <w:t>Discussion</w:t>
      </w:r>
    </w:p>
    <w:p w:rsidR="00CE3DA4" w:rsidRDefault="00CE3DA4" w:rsidP="00CE3DA4">
      <w:pPr>
        <w:contextualSpacing/>
      </w:pPr>
    </w:p>
    <w:p w:rsidR="009B19B5" w:rsidRDefault="00B04DD8" w:rsidP="009B19B5">
      <w:pPr>
        <w:contextualSpacing/>
      </w:pPr>
      <w:r>
        <w:t xml:space="preserve">Circadian rhythm is an important tool for both plants and bacteria when it comes to defenses and evasion respectively. </w:t>
      </w:r>
      <w:r w:rsidR="009E54FC">
        <w:t xml:space="preserve">This study was driven by the need to understand how environmental niche may be related to circadian clock regulation via the </w:t>
      </w:r>
      <w:r w:rsidR="009E54FC" w:rsidRPr="009E54FC">
        <w:rPr>
          <w:i/>
        </w:rPr>
        <w:t>kaiC</w:t>
      </w:r>
      <w:r w:rsidR="009E54FC">
        <w:t xml:space="preserve"> gene. </w:t>
      </w:r>
      <w:r w:rsidR="009B19B5">
        <w:t xml:space="preserve">Plants have many functions that are controlled by their circadian rhythms. One very important function that is controlled by the clock in plants is the </w:t>
      </w:r>
      <w:r w:rsidR="009B19B5">
        <w:lastRenderedPageBreak/>
        <w:t xml:space="preserve">defense system </w:t>
      </w:r>
      <w:r w:rsidR="009B19B5">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9B19B5">
        <w:instrText xml:space="preserve"> ADDIN EN.CITE </w:instrText>
      </w:r>
      <w:r w:rsidR="009B19B5">
        <w:fldChar w:fldCharType="begin">
          <w:fldData xml:space="preserve">PEVuZE5vdGU+PENpdGU+PEF1dGhvcj5MdTwvQXV0aG9yPjxZZWFyPjIwMTc8L1llYXI+PElEVGV4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</w:fldData>
        </w:fldChar>
      </w:r>
      <w:r w:rsidR="009B19B5">
        <w:instrText xml:space="preserve"> ADDIN EN.CITE.DATA </w:instrText>
      </w:r>
      <w:r w:rsidR="009B19B5">
        <w:fldChar w:fldCharType="end"/>
      </w:r>
      <w:r w:rsidR="009B19B5">
        <w:fldChar w:fldCharType="separate"/>
      </w:r>
      <w:r w:rsidR="009B19B5">
        <w:rPr>
          <w:noProof/>
        </w:rPr>
        <w:t>(Lu et al., 2017)</w:t>
      </w:r>
      <w:r w:rsidR="009B19B5">
        <w:fldChar w:fldCharType="end"/>
      </w:r>
      <w:r w:rsidR="009E54FC">
        <w:t>. Stomates</w:t>
      </w:r>
      <w:r w:rsidR="009B19B5">
        <w:t>, openings in the bottom of the leaf which allow for airflow, are also a point of entry for foliar pathogen</w:t>
      </w:r>
      <w:r w:rsidR="009E54FC">
        <w:t>s. The closing and opening of stomates is</w:t>
      </w:r>
      <w:r w:rsidR="009B19B5">
        <w:t xml:space="preserve"> controlled by</w:t>
      </w:r>
      <w:r w:rsidR="000D4273">
        <w:t xml:space="preserve"> plant</w:t>
      </w:r>
      <w:r w:rsidR="009B19B5">
        <w:t xml:space="preserve"> clock genes that also raise defenses around the stomates when they first open. Due to the higher level of</w:t>
      </w:r>
      <w:r w:rsidR="009E54FC">
        <w:t xml:space="preserve"> plant defense</w:t>
      </w:r>
      <w:r w:rsidR="009B19B5">
        <w:t xml:space="preserve"> at certain times of day, bacteria could avoid this attack by using their own clock controlled genes to wait until a more favorable time to invade the host. </w:t>
      </w:r>
      <w:r w:rsidR="000D4273">
        <w:t xml:space="preserve">Foliar bacteria are exposed to high levels of light so their circadian evasion of defenses may be different than that of root associated bacteria. </w:t>
      </w:r>
    </w:p>
    <w:p w:rsidR="009B19B5" w:rsidRDefault="009B19B5" w:rsidP="00CE3DA4">
      <w:pPr>
        <w:contextualSpacing/>
      </w:pPr>
    </w:p>
    <w:p w:rsidR="00E853C1" w:rsidRPr="000D4273" w:rsidRDefault="00E853C1" w:rsidP="00CE3DA4">
      <w:pPr>
        <w:contextualSpacing/>
      </w:pPr>
      <w:r>
        <w:t>Wh</w:t>
      </w:r>
      <w:r w:rsidR="000D4273">
        <w:t xml:space="preserve">en looking at Fig. 1, the </w:t>
      </w:r>
      <w:r w:rsidR="000D4273" w:rsidRPr="000D4273">
        <w:rPr>
          <w:i/>
        </w:rPr>
        <w:t>kaiC</w:t>
      </w:r>
      <w:r w:rsidR="000D4273">
        <w:t xml:space="preserve"> genes from the </w:t>
      </w:r>
      <w:r w:rsidR="000D4273" w:rsidRPr="000D4273">
        <w:rPr>
          <w:i/>
        </w:rPr>
        <w:t>Pseudomonads</w:t>
      </w:r>
      <w:r w:rsidR="000D4273">
        <w:t xml:space="preserve"> group together </w:t>
      </w:r>
      <w:r>
        <w:t>in two distinct clades</w:t>
      </w:r>
      <w:r w:rsidR="000D4273">
        <w:t>, one of foliar associated bacteria and one of soil associated bacteria</w:t>
      </w:r>
      <w:r>
        <w:t>. This may be due to</w:t>
      </w:r>
      <w:r w:rsidR="000D4273">
        <w:t xml:space="preserve"> </w:t>
      </w:r>
      <w:r w:rsidR="009E54FC">
        <w:t>differences in their habitats. However, t</w:t>
      </w:r>
      <w:r w:rsidR="000D4273">
        <w:t xml:space="preserve">he conclusion that the </w:t>
      </w:r>
      <w:r w:rsidR="000D4273">
        <w:rPr>
          <w:i/>
        </w:rPr>
        <w:t>kaiC</w:t>
      </w:r>
      <w:r w:rsidR="000D4273">
        <w:t xml:space="preserve"> gene has evolved due to soil vs. foliar habitat is not well supported because the other soil and foliar designated taxa do not group together. In fact, the grouping appears to be based more on species than environment. </w:t>
      </w:r>
    </w:p>
    <w:p w:rsidR="00E853C1" w:rsidRDefault="00E853C1" w:rsidP="00CE3DA4">
      <w:pPr>
        <w:contextualSpacing/>
      </w:pPr>
    </w:p>
    <w:p w:rsidR="004479C5" w:rsidRDefault="00E853C1" w:rsidP="00CE3DA4">
      <w:pPr>
        <w:contextualSpacing/>
      </w:pPr>
      <w:r>
        <w:t xml:space="preserve">Another clade to make note of is the clade that groups </w:t>
      </w:r>
      <w:r w:rsidR="000D4273">
        <w:t>cyanobacteria</w:t>
      </w:r>
      <w:r>
        <w:t xml:space="preserve"> together. Not only are these organisms</w:t>
      </w:r>
      <w:r w:rsidR="000D4273">
        <w:t xml:space="preserve"> all cyanobacteria, they are also</w:t>
      </w:r>
      <w:r>
        <w:t xml:space="preserve"> photosynthetic, </w:t>
      </w:r>
      <w:r w:rsidR="000D4273">
        <w:t>and</w:t>
      </w:r>
      <w:r>
        <w:t xml:space="preserve"> all</w:t>
      </w:r>
      <w:r w:rsidR="003B3369">
        <w:t xml:space="preserve"> are</w:t>
      </w:r>
      <w:r>
        <w:t xml:space="preserve"> found in aquatic environments. Either</w:t>
      </w:r>
      <w:r w:rsidR="000D4273">
        <w:t xml:space="preserve"> the fact that these organisms are all cyanobacteria,</w:t>
      </w:r>
      <w:r>
        <w:t xml:space="preserve"> the environme</w:t>
      </w:r>
      <w:r w:rsidR="000D4273">
        <w:t>ntal location</w:t>
      </w:r>
      <w:r>
        <w:t xml:space="preserve">, or the fact that they are photosynthetic and light is important to their survival have led to </w:t>
      </w:r>
      <w:r>
        <w:rPr>
          <w:i/>
        </w:rPr>
        <w:t>kaiC</w:t>
      </w:r>
      <w:r>
        <w:t xml:space="preserve"> being highly conserved in this clade compared to the bacteria that are naturally found in the soil</w:t>
      </w:r>
      <w:r w:rsidR="004479C5">
        <w:t xml:space="preserve"> or foliar environments</w:t>
      </w:r>
      <w:r>
        <w:t>.</w:t>
      </w:r>
    </w:p>
    <w:p w:rsidR="004479C5" w:rsidRDefault="004479C5" w:rsidP="00CE3DA4">
      <w:pPr>
        <w:contextualSpacing/>
      </w:pPr>
    </w:p>
    <w:p w:rsidR="00E853C1" w:rsidRPr="004479C5" w:rsidRDefault="004479C5" w:rsidP="00CE3DA4">
      <w:pPr>
        <w:contextualSpacing/>
      </w:pPr>
      <w:r>
        <w:t xml:space="preserve">Fig. 2 looks more specifically at changes in the </w:t>
      </w:r>
      <w:r>
        <w:rPr>
          <w:i/>
        </w:rPr>
        <w:t>kaiC</w:t>
      </w:r>
      <w:r>
        <w:t xml:space="preserve"> gene over time. In this figure it is clear that </w:t>
      </w:r>
      <w:r>
        <w:rPr>
          <w:i/>
        </w:rPr>
        <w:t xml:space="preserve">kaiC </w:t>
      </w:r>
      <w:r>
        <w:t xml:space="preserve">from cyanobacteria, </w:t>
      </w:r>
      <w:r w:rsidRPr="004479C5">
        <w:rPr>
          <w:i/>
        </w:rPr>
        <w:t>Methylobacteria</w:t>
      </w:r>
      <w:r>
        <w:t xml:space="preserve">, and </w:t>
      </w:r>
      <w:r w:rsidRPr="004479C5">
        <w:rPr>
          <w:i/>
        </w:rPr>
        <w:t>Bradyrhyzobium</w:t>
      </w:r>
      <w:r>
        <w:t xml:space="preserve"> have undergone a greater number of genetic changes than the other species in the analysis. This could be an additional reason that these taxa group apart from the other taxa with similar environmental classification. </w:t>
      </w:r>
    </w:p>
    <w:p w:rsidR="00E853C1" w:rsidRDefault="00E853C1" w:rsidP="00CE3DA4">
      <w:pPr>
        <w:contextualSpacing/>
      </w:pPr>
    </w:p>
    <w:p w:rsidR="004479C5" w:rsidRPr="003D5129" w:rsidRDefault="004479C5" w:rsidP="00CE3DA4">
      <w:pPr>
        <w:contextualSpacing/>
      </w:pPr>
      <w:r>
        <w:t xml:space="preserve">Going forward a repeat of this analysis should take several aspects into consideration to build a more robust conclusion based on phylogeny. Gene synteny could be taken into account as some organisms contain an operon of </w:t>
      </w:r>
      <w:r w:rsidR="003D5129">
        <w:rPr>
          <w:i/>
        </w:rPr>
        <w:t>k</w:t>
      </w:r>
      <w:r>
        <w:rPr>
          <w:i/>
        </w:rPr>
        <w:t>aiABC</w:t>
      </w:r>
      <w:r>
        <w:t xml:space="preserve"> and other organisms only contain </w:t>
      </w:r>
      <w:r w:rsidR="003D5129">
        <w:rPr>
          <w:i/>
        </w:rPr>
        <w:t>k</w:t>
      </w:r>
      <w:r>
        <w:rPr>
          <w:i/>
        </w:rPr>
        <w:t>aiC</w:t>
      </w:r>
      <w:r>
        <w:t>. It would be interesting to see if</w:t>
      </w:r>
      <w:r w:rsidR="003D5129">
        <w:t xml:space="preserve"> </w:t>
      </w:r>
      <w:r w:rsidR="003D5129">
        <w:rPr>
          <w:i/>
        </w:rPr>
        <w:t xml:space="preserve">kaiC </w:t>
      </w:r>
      <w:r w:rsidR="003D5129">
        <w:t>is more highly conserved in</w:t>
      </w:r>
      <w:r>
        <w:t xml:space="preserve"> the operon or</w:t>
      </w:r>
      <w:r w:rsidR="003D5129">
        <w:t xml:space="preserve"> in its orphan gene form</w:t>
      </w:r>
      <w:r>
        <w:t xml:space="preserve">. An additional necessity would be to use a broader range of species that are not so closely related to one another. For example, many of the </w:t>
      </w:r>
      <w:r>
        <w:rPr>
          <w:i/>
        </w:rPr>
        <w:t>Pseudomonad</w:t>
      </w:r>
      <w:r>
        <w:t xml:space="preserve"> species evaluated are known to be very close relatives. If this group of organisms could be increased in number of taxa evaluated the results may become more clear. Whole genomes could also be used to look at the </w:t>
      </w:r>
      <w:r w:rsidR="003D5129">
        <w:t>relatedness of species as a</w:t>
      </w:r>
      <w:r>
        <w:t xml:space="preserve"> rather than a single gene. Likewise, specific sequences could be added to the dataset that are related to the circadian clock to determine if environment is the primary cause of adaptation to the clock or if other factors are the driving force. </w:t>
      </w:r>
      <w:r w:rsidR="003D5129">
        <w:t xml:space="preserve">The analysis itself could be strengthened by doing a bootstrap analysis to provide greater support values to the results. All in all, at this point it would be difficult to definitely state that ecological niche is an important causal agent to </w:t>
      </w:r>
      <w:r w:rsidR="003D5129">
        <w:rPr>
          <w:i/>
        </w:rPr>
        <w:t>kaiC</w:t>
      </w:r>
      <w:r w:rsidR="003D5129">
        <w:t xml:space="preserve"> evolution. </w:t>
      </w:r>
    </w:p>
    <w:p w:rsidR="00B04DD8" w:rsidRDefault="00B04DD8" w:rsidP="00CE3DA4">
      <w:pPr>
        <w:contextualSpacing/>
      </w:pPr>
    </w:p>
    <w:p w:rsidR="004F6EDB" w:rsidRDefault="00D77C53" w:rsidP="00CE3DA4">
      <w:pPr>
        <w:contextualSpacing/>
      </w:pPr>
      <w:r>
        <w:t>References</w:t>
      </w:r>
      <w:r w:rsidR="004F6EDB">
        <w:t xml:space="preserve"> </w:t>
      </w:r>
    </w:p>
    <w:p w:rsidR="00D77C53" w:rsidRPr="00D77C53" w:rsidRDefault="00D77C53" w:rsidP="00D77C53">
      <w:pPr>
        <w:pStyle w:val="EndNoteBibliography"/>
        <w:spacing w:after="0"/>
        <w:ind w:left="720" w:hanging="720"/>
      </w:pPr>
      <w:r>
        <w:fldChar w:fldCharType="begin"/>
      </w:r>
      <w:r>
        <w:instrText xml:space="preserve"> ADDIN EN.REFLIST </w:instrText>
      </w:r>
      <w:r>
        <w:fldChar w:fldCharType="separate"/>
      </w:r>
      <w:r w:rsidRPr="00D77C53">
        <w:t xml:space="preserve">Lu, H., McClung, C. R., and Zhang, C. (2017). Tick Tock: Circadian Regulation of Plant Innate Immunity. </w:t>
      </w:r>
      <w:r w:rsidRPr="00D77C53">
        <w:rPr>
          <w:i/>
        </w:rPr>
        <w:t>In</w:t>
      </w:r>
      <w:r w:rsidRPr="00D77C53">
        <w:t xml:space="preserve"> "Annual Review of Phytopathology, Vol 55" (J. E. Leach and S. E. Lindow, eds.), Vol. 55, pp. 287-311. Annual Reviews, Palo Alto.</w:t>
      </w:r>
    </w:p>
    <w:p w:rsidR="00D77C53" w:rsidRPr="00D77C53" w:rsidRDefault="00D77C53" w:rsidP="00D77C53">
      <w:pPr>
        <w:pStyle w:val="EndNoteBibliography"/>
        <w:spacing w:after="0"/>
        <w:ind w:left="720" w:hanging="720"/>
      </w:pPr>
      <w:r w:rsidRPr="00D77C53">
        <w:lastRenderedPageBreak/>
        <w:t xml:space="preserve">McGrane, R., and Beattie, G. A. (2017). Pseudomonas syringae pv. syringae B728a Regulates Multiple Stages of Plant Colonization via the Bacteriophytochrome BphP1. </w:t>
      </w:r>
      <w:r w:rsidRPr="00D77C53">
        <w:rPr>
          <w:i/>
        </w:rPr>
        <w:t>Mbio</w:t>
      </w:r>
      <w:r w:rsidRPr="00D77C53">
        <w:t xml:space="preserve"> </w:t>
      </w:r>
      <w:r w:rsidRPr="00D77C53">
        <w:rPr>
          <w:b/>
        </w:rPr>
        <w:t>8</w:t>
      </w:r>
      <w:r w:rsidRPr="00D77C53">
        <w:t>.</w:t>
      </w:r>
    </w:p>
    <w:p w:rsidR="00D77C53" w:rsidRPr="00D77C53" w:rsidRDefault="00D77C53" w:rsidP="00D77C53">
      <w:pPr>
        <w:pStyle w:val="EndNoteBibliography"/>
        <w:spacing w:after="0"/>
        <w:ind w:left="720" w:hanging="720"/>
      </w:pPr>
      <w:r w:rsidRPr="00D77C53">
        <w:t xml:space="preserve">Reece, S. E., Prior, K. F., and Mideo, N. (2017). The Life and Times of Parasites: Rhythms in Strategies for Within-host Survival and Between-host Transmission. </w:t>
      </w:r>
      <w:r w:rsidRPr="00D77C53">
        <w:rPr>
          <w:i/>
        </w:rPr>
        <w:t>Journal of Biological Rhythms</w:t>
      </w:r>
      <w:r w:rsidRPr="00D77C53">
        <w:t xml:space="preserve"> </w:t>
      </w:r>
      <w:r w:rsidRPr="00D77C53">
        <w:rPr>
          <w:b/>
        </w:rPr>
        <w:t>32</w:t>
      </w:r>
      <w:r w:rsidRPr="00D77C53">
        <w:t>, 516-533.</w:t>
      </w:r>
    </w:p>
    <w:p w:rsidR="00D77C53" w:rsidRPr="00D77C53" w:rsidRDefault="00D77C53" w:rsidP="00D77C53">
      <w:pPr>
        <w:pStyle w:val="EndNoteBibliography"/>
        <w:spacing w:after="0"/>
        <w:ind w:left="720" w:hanging="720"/>
      </w:pPr>
      <w:r w:rsidRPr="00D77C53">
        <w:t xml:space="preserve">Rosbash, M. (2009). The Implications of Multiple Circadian Clock Origins. </w:t>
      </w:r>
      <w:r w:rsidRPr="00D77C53">
        <w:rPr>
          <w:i/>
        </w:rPr>
        <w:t>Plos Biology</w:t>
      </w:r>
      <w:r w:rsidRPr="00D77C53">
        <w:t xml:space="preserve"> </w:t>
      </w:r>
      <w:r w:rsidRPr="00D77C53">
        <w:rPr>
          <w:b/>
        </w:rPr>
        <w:t>7</w:t>
      </w:r>
      <w:r w:rsidRPr="00D77C53">
        <w:t>, 421-425.</w:t>
      </w:r>
    </w:p>
    <w:p w:rsidR="00D77C53" w:rsidRPr="00D77C53" w:rsidRDefault="00D77C53" w:rsidP="00D77C53">
      <w:pPr>
        <w:pStyle w:val="EndNoteBibliography"/>
        <w:spacing w:after="0"/>
        <w:ind w:left="720" w:hanging="720"/>
      </w:pPr>
      <w:r w:rsidRPr="00D77C53">
        <w:t xml:space="preserve">Stamatakis, A. (2014). RAxML version 8: a tool for phylogenetic analysis and post-analysis of large phylogenies. </w:t>
      </w:r>
      <w:r w:rsidRPr="00D77C53">
        <w:rPr>
          <w:i/>
        </w:rPr>
        <w:t>Bioinformatics</w:t>
      </w:r>
      <w:r w:rsidRPr="00D77C53">
        <w:t xml:space="preserve"> </w:t>
      </w:r>
      <w:r w:rsidRPr="00D77C53">
        <w:rPr>
          <w:b/>
        </w:rPr>
        <w:t>30</w:t>
      </w:r>
      <w:r w:rsidRPr="00D77C53">
        <w:t>, 1312-1313.</w:t>
      </w:r>
    </w:p>
    <w:p w:rsidR="00D77C53" w:rsidRPr="00D77C53" w:rsidRDefault="00D77C53" w:rsidP="00D77C53">
      <w:pPr>
        <w:pStyle w:val="EndNoteBibliography"/>
        <w:ind w:left="720" w:hanging="720"/>
      </w:pPr>
      <w:r w:rsidRPr="00D77C53">
        <w:t xml:space="preserve">Wu, L., McGrane, R. S., and Beattie, G. A. (2013). Light Regulation of Swarming Motility in Pseudomonas syringae Integrates Signaling Pathways Mediated by a Bacteriophytochrome and a LOV Protein. </w:t>
      </w:r>
      <w:r w:rsidRPr="00D77C53">
        <w:rPr>
          <w:i/>
        </w:rPr>
        <w:t>Mbio</w:t>
      </w:r>
      <w:r w:rsidRPr="00D77C53">
        <w:t xml:space="preserve"> </w:t>
      </w:r>
      <w:r w:rsidRPr="00D77C53">
        <w:rPr>
          <w:b/>
        </w:rPr>
        <w:t>4</w:t>
      </w:r>
      <w:r w:rsidRPr="00D77C53">
        <w:t>.</w:t>
      </w:r>
    </w:p>
    <w:p w:rsidR="004F6EDB" w:rsidRDefault="00D77C53" w:rsidP="00D77C53">
      <w:pPr>
        <w:contextualSpacing/>
      </w:pPr>
      <w:r>
        <w:fldChar w:fldCharType="end"/>
      </w: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p w:rsidR="000D6EDB" w:rsidRDefault="000D6EDB" w:rsidP="00D77C53">
      <w:pPr>
        <w:contextualSpacing/>
      </w:pPr>
    </w:p>
    <w:sectPr w:rsidR="000D6EDB" w:rsidSect="001D21E0">
      <w:head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3B6A" w:rsidRDefault="009F3B6A" w:rsidP="001D21E0">
      <w:pPr>
        <w:spacing w:after="0" w:line="240" w:lineRule="auto"/>
      </w:pPr>
      <w:r>
        <w:separator/>
      </w:r>
    </w:p>
  </w:endnote>
  <w:endnote w:type="continuationSeparator" w:id="0">
    <w:p w:rsidR="009F3B6A" w:rsidRDefault="009F3B6A" w:rsidP="001D21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3B6A" w:rsidRDefault="009F3B6A" w:rsidP="001D21E0">
      <w:pPr>
        <w:spacing w:after="0" w:line="240" w:lineRule="auto"/>
      </w:pPr>
      <w:r>
        <w:separator/>
      </w:r>
    </w:p>
  </w:footnote>
  <w:footnote w:type="continuationSeparator" w:id="0">
    <w:p w:rsidR="009F3B6A" w:rsidRDefault="009F3B6A" w:rsidP="001D21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21E0" w:rsidRDefault="001D21E0" w:rsidP="001D21E0">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dv Agronom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0353B"/>
    <w:rsid w:val="00012F1F"/>
    <w:rsid w:val="00021927"/>
    <w:rsid w:val="0002776C"/>
    <w:rsid w:val="000316FC"/>
    <w:rsid w:val="00082B81"/>
    <w:rsid w:val="000D4273"/>
    <w:rsid w:val="000D6EDB"/>
    <w:rsid w:val="00135B34"/>
    <w:rsid w:val="00161005"/>
    <w:rsid w:val="00173F35"/>
    <w:rsid w:val="0018399D"/>
    <w:rsid w:val="001841ED"/>
    <w:rsid w:val="001A1468"/>
    <w:rsid w:val="001B2C43"/>
    <w:rsid w:val="001D21E0"/>
    <w:rsid w:val="002236CA"/>
    <w:rsid w:val="00237338"/>
    <w:rsid w:val="00285265"/>
    <w:rsid w:val="002B7FAE"/>
    <w:rsid w:val="00331422"/>
    <w:rsid w:val="003A03A4"/>
    <w:rsid w:val="003A4E9E"/>
    <w:rsid w:val="003B3369"/>
    <w:rsid w:val="003D5129"/>
    <w:rsid w:val="003E444F"/>
    <w:rsid w:val="004024AA"/>
    <w:rsid w:val="004479C5"/>
    <w:rsid w:val="00464A03"/>
    <w:rsid w:val="0049260C"/>
    <w:rsid w:val="00493D00"/>
    <w:rsid w:val="004D2470"/>
    <w:rsid w:val="004F6EDB"/>
    <w:rsid w:val="0052085A"/>
    <w:rsid w:val="005557EB"/>
    <w:rsid w:val="0059255A"/>
    <w:rsid w:val="00596825"/>
    <w:rsid w:val="006B20AD"/>
    <w:rsid w:val="00764EAA"/>
    <w:rsid w:val="007653BA"/>
    <w:rsid w:val="00785CDC"/>
    <w:rsid w:val="00796D04"/>
    <w:rsid w:val="007A3964"/>
    <w:rsid w:val="007E0276"/>
    <w:rsid w:val="007E2ED3"/>
    <w:rsid w:val="00834124"/>
    <w:rsid w:val="0086282A"/>
    <w:rsid w:val="009006BC"/>
    <w:rsid w:val="009A7806"/>
    <w:rsid w:val="009B19B5"/>
    <w:rsid w:val="009C6451"/>
    <w:rsid w:val="009E54FC"/>
    <w:rsid w:val="009F3B6A"/>
    <w:rsid w:val="009F4066"/>
    <w:rsid w:val="00A548B2"/>
    <w:rsid w:val="00B04DD8"/>
    <w:rsid w:val="00B834E7"/>
    <w:rsid w:val="00C26CE7"/>
    <w:rsid w:val="00C403DF"/>
    <w:rsid w:val="00C6405C"/>
    <w:rsid w:val="00CD6F1C"/>
    <w:rsid w:val="00CE3DA4"/>
    <w:rsid w:val="00D16F72"/>
    <w:rsid w:val="00D347CF"/>
    <w:rsid w:val="00D77C53"/>
    <w:rsid w:val="00D8518F"/>
    <w:rsid w:val="00E575F8"/>
    <w:rsid w:val="00E853C1"/>
    <w:rsid w:val="00E92C64"/>
    <w:rsid w:val="00EC347F"/>
    <w:rsid w:val="00EF78F7"/>
    <w:rsid w:val="00F0353B"/>
    <w:rsid w:val="00F26968"/>
    <w:rsid w:val="00F5440D"/>
    <w:rsid w:val="00F71BBC"/>
    <w:rsid w:val="00FC2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17BD5"/>
  <w15:chartTrackingRefBased/>
  <w15:docId w15:val="{588BA354-D977-41C5-9D84-72A66F80A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5557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557EB"/>
    <w:rPr>
      <w:rFonts w:ascii="Courier New" w:eastAsia="Times New Roman" w:hAnsi="Courier New" w:cs="Courier New"/>
      <w:sz w:val="20"/>
      <w:szCs w:val="20"/>
    </w:rPr>
  </w:style>
  <w:style w:type="character" w:styleId="Hyperlink">
    <w:name w:val="Hyperlink"/>
    <w:basedOn w:val="DefaultParagraphFont"/>
    <w:uiPriority w:val="99"/>
    <w:unhideWhenUsed/>
    <w:rsid w:val="006B20AD"/>
    <w:rPr>
      <w:color w:val="0563C1" w:themeColor="hyperlink"/>
      <w:u w:val="single"/>
    </w:rPr>
  </w:style>
  <w:style w:type="character" w:styleId="FollowedHyperlink">
    <w:name w:val="FollowedHyperlink"/>
    <w:basedOn w:val="DefaultParagraphFont"/>
    <w:uiPriority w:val="99"/>
    <w:semiHidden/>
    <w:unhideWhenUsed/>
    <w:rsid w:val="00834124"/>
    <w:rPr>
      <w:color w:val="954F72" w:themeColor="followedHyperlink"/>
      <w:u w:val="single"/>
    </w:rPr>
  </w:style>
  <w:style w:type="paragraph" w:customStyle="1" w:styleId="EndNoteBibliographyTitle">
    <w:name w:val="EndNote Bibliography Title"/>
    <w:basedOn w:val="Normal"/>
    <w:link w:val="EndNoteBibliographyTitleChar"/>
    <w:rsid w:val="00C6405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405C"/>
    <w:rPr>
      <w:rFonts w:ascii="Calibri" w:hAnsi="Calibri" w:cs="Calibri"/>
      <w:noProof/>
    </w:rPr>
  </w:style>
  <w:style w:type="paragraph" w:customStyle="1" w:styleId="EndNoteBibliography">
    <w:name w:val="EndNote Bibliography"/>
    <w:basedOn w:val="Normal"/>
    <w:link w:val="EndNoteBibliographyChar"/>
    <w:rsid w:val="00C6405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405C"/>
    <w:rPr>
      <w:rFonts w:ascii="Calibri" w:hAnsi="Calibri" w:cs="Calibri"/>
      <w:noProof/>
    </w:rPr>
  </w:style>
  <w:style w:type="paragraph" w:styleId="Header">
    <w:name w:val="header"/>
    <w:basedOn w:val="Normal"/>
    <w:link w:val="HeaderChar"/>
    <w:uiPriority w:val="99"/>
    <w:unhideWhenUsed/>
    <w:rsid w:val="001D21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1E0"/>
  </w:style>
  <w:style w:type="paragraph" w:styleId="Footer">
    <w:name w:val="footer"/>
    <w:basedOn w:val="Normal"/>
    <w:link w:val="FooterChar"/>
    <w:uiPriority w:val="99"/>
    <w:unhideWhenUsed/>
    <w:rsid w:val="001D21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1E0"/>
  </w:style>
  <w:style w:type="paragraph" w:styleId="BalloonText">
    <w:name w:val="Balloon Text"/>
    <w:basedOn w:val="Normal"/>
    <w:link w:val="BalloonTextChar"/>
    <w:uiPriority w:val="99"/>
    <w:semiHidden/>
    <w:unhideWhenUsed/>
    <w:rsid w:val="000D6E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6EDB"/>
    <w:rPr>
      <w:rFonts w:ascii="Segoe UI" w:hAnsi="Segoe UI" w:cs="Segoe UI"/>
      <w:sz w:val="18"/>
      <w:szCs w:val="18"/>
    </w:rPr>
  </w:style>
  <w:style w:type="paragraph" w:styleId="NormalWeb">
    <w:name w:val="Normal (Web)"/>
    <w:basedOn w:val="Normal"/>
    <w:uiPriority w:val="99"/>
    <w:semiHidden/>
    <w:unhideWhenUsed/>
    <w:rsid w:val="0059255A"/>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F71BBC"/>
    <w:rPr>
      <w:sz w:val="16"/>
      <w:szCs w:val="16"/>
    </w:rPr>
  </w:style>
  <w:style w:type="paragraph" w:styleId="CommentText">
    <w:name w:val="annotation text"/>
    <w:basedOn w:val="Normal"/>
    <w:link w:val="CommentTextChar"/>
    <w:uiPriority w:val="99"/>
    <w:semiHidden/>
    <w:unhideWhenUsed/>
    <w:rsid w:val="00F71BBC"/>
    <w:pPr>
      <w:spacing w:line="240" w:lineRule="auto"/>
    </w:pPr>
    <w:rPr>
      <w:sz w:val="20"/>
      <w:szCs w:val="20"/>
    </w:rPr>
  </w:style>
  <w:style w:type="character" w:customStyle="1" w:styleId="CommentTextChar">
    <w:name w:val="Comment Text Char"/>
    <w:basedOn w:val="DefaultParagraphFont"/>
    <w:link w:val="CommentText"/>
    <w:uiPriority w:val="99"/>
    <w:semiHidden/>
    <w:rsid w:val="00F71BBC"/>
    <w:rPr>
      <w:sz w:val="20"/>
      <w:szCs w:val="20"/>
    </w:rPr>
  </w:style>
  <w:style w:type="paragraph" w:styleId="CommentSubject">
    <w:name w:val="annotation subject"/>
    <w:basedOn w:val="CommentText"/>
    <w:next w:val="CommentText"/>
    <w:link w:val="CommentSubjectChar"/>
    <w:uiPriority w:val="99"/>
    <w:semiHidden/>
    <w:unhideWhenUsed/>
    <w:rsid w:val="00F71BBC"/>
    <w:rPr>
      <w:b/>
      <w:bCs/>
    </w:rPr>
  </w:style>
  <w:style w:type="character" w:customStyle="1" w:styleId="CommentSubjectChar">
    <w:name w:val="Comment Subject Char"/>
    <w:basedOn w:val="CommentTextChar"/>
    <w:link w:val="CommentSubject"/>
    <w:uiPriority w:val="99"/>
    <w:semiHidden/>
    <w:rsid w:val="00F71BB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266795">
      <w:bodyDiv w:val="1"/>
      <w:marLeft w:val="0"/>
      <w:marRight w:val="0"/>
      <w:marTop w:val="0"/>
      <w:marBottom w:val="0"/>
      <w:divBdr>
        <w:top w:val="none" w:sz="0" w:space="0" w:color="auto"/>
        <w:left w:val="none" w:sz="0" w:space="0" w:color="auto"/>
        <w:bottom w:val="none" w:sz="0" w:space="0" w:color="auto"/>
        <w:right w:val="none" w:sz="0" w:space="0" w:color="auto"/>
      </w:divBdr>
    </w:div>
    <w:div w:id="150757958">
      <w:bodyDiv w:val="1"/>
      <w:marLeft w:val="0"/>
      <w:marRight w:val="0"/>
      <w:marTop w:val="0"/>
      <w:marBottom w:val="0"/>
      <w:divBdr>
        <w:top w:val="none" w:sz="0" w:space="0" w:color="auto"/>
        <w:left w:val="none" w:sz="0" w:space="0" w:color="auto"/>
        <w:bottom w:val="none" w:sz="0" w:space="0" w:color="auto"/>
        <w:right w:val="none" w:sz="0" w:space="0" w:color="auto"/>
      </w:divBdr>
    </w:div>
    <w:div w:id="191965500">
      <w:bodyDiv w:val="1"/>
      <w:marLeft w:val="0"/>
      <w:marRight w:val="0"/>
      <w:marTop w:val="0"/>
      <w:marBottom w:val="0"/>
      <w:divBdr>
        <w:top w:val="none" w:sz="0" w:space="0" w:color="auto"/>
        <w:left w:val="none" w:sz="0" w:space="0" w:color="auto"/>
        <w:bottom w:val="none" w:sz="0" w:space="0" w:color="auto"/>
        <w:right w:val="none" w:sz="0" w:space="0" w:color="auto"/>
      </w:divBdr>
    </w:div>
    <w:div w:id="290014835">
      <w:bodyDiv w:val="1"/>
      <w:marLeft w:val="0"/>
      <w:marRight w:val="0"/>
      <w:marTop w:val="0"/>
      <w:marBottom w:val="0"/>
      <w:divBdr>
        <w:top w:val="none" w:sz="0" w:space="0" w:color="auto"/>
        <w:left w:val="none" w:sz="0" w:space="0" w:color="auto"/>
        <w:bottom w:val="none" w:sz="0" w:space="0" w:color="auto"/>
        <w:right w:val="none" w:sz="0" w:space="0" w:color="auto"/>
      </w:divBdr>
      <w:divsChild>
        <w:div w:id="1740051973">
          <w:marLeft w:val="0"/>
          <w:marRight w:val="0"/>
          <w:marTop w:val="0"/>
          <w:marBottom w:val="0"/>
          <w:divBdr>
            <w:top w:val="none" w:sz="0" w:space="0" w:color="auto"/>
            <w:left w:val="none" w:sz="0" w:space="0" w:color="auto"/>
            <w:bottom w:val="none" w:sz="0" w:space="0" w:color="auto"/>
            <w:right w:val="none" w:sz="0" w:space="0" w:color="auto"/>
          </w:divBdr>
        </w:div>
      </w:divsChild>
    </w:div>
    <w:div w:id="337200275">
      <w:bodyDiv w:val="1"/>
      <w:marLeft w:val="0"/>
      <w:marRight w:val="0"/>
      <w:marTop w:val="0"/>
      <w:marBottom w:val="0"/>
      <w:divBdr>
        <w:top w:val="none" w:sz="0" w:space="0" w:color="auto"/>
        <w:left w:val="none" w:sz="0" w:space="0" w:color="auto"/>
        <w:bottom w:val="none" w:sz="0" w:space="0" w:color="auto"/>
        <w:right w:val="none" w:sz="0" w:space="0" w:color="auto"/>
      </w:divBdr>
    </w:div>
    <w:div w:id="441464684">
      <w:bodyDiv w:val="1"/>
      <w:marLeft w:val="0"/>
      <w:marRight w:val="0"/>
      <w:marTop w:val="0"/>
      <w:marBottom w:val="0"/>
      <w:divBdr>
        <w:top w:val="none" w:sz="0" w:space="0" w:color="auto"/>
        <w:left w:val="none" w:sz="0" w:space="0" w:color="auto"/>
        <w:bottom w:val="none" w:sz="0" w:space="0" w:color="auto"/>
        <w:right w:val="none" w:sz="0" w:space="0" w:color="auto"/>
      </w:divBdr>
    </w:div>
    <w:div w:id="515969332">
      <w:bodyDiv w:val="1"/>
      <w:marLeft w:val="0"/>
      <w:marRight w:val="0"/>
      <w:marTop w:val="0"/>
      <w:marBottom w:val="0"/>
      <w:divBdr>
        <w:top w:val="none" w:sz="0" w:space="0" w:color="auto"/>
        <w:left w:val="none" w:sz="0" w:space="0" w:color="auto"/>
        <w:bottom w:val="none" w:sz="0" w:space="0" w:color="auto"/>
        <w:right w:val="none" w:sz="0" w:space="0" w:color="auto"/>
      </w:divBdr>
    </w:div>
    <w:div w:id="1105535969">
      <w:bodyDiv w:val="1"/>
      <w:marLeft w:val="0"/>
      <w:marRight w:val="0"/>
      <w:marTop w:val="0"/>
      <w:marBottom w:val="0"/>
      <w:divBdr>
        <w:top w:val="none" w:sz="0" w:space="0" w:color="auto"/>
        <w:left w:val="none" w:sz="0" w:space="0" w:color="auto"/>
        <w:bottom w:val="none" w:sz="0" w:space="0" w:color="auto"/>
        <w:right w:val="none" w:sz="0" w:space="0" w:color="auto"/>
      </w:divBdr>
    </w:div>
    <w:div w:id="1234699919">
      <w:bodyDiv w:val="1"/>
      <w:marLeft w:val="0"/>
      <w:marRight w:val="0"/>
      <w:marTop w:val="0"/>
      <w:marBottom w:val="0"/>
      <w:divBdr>
        <w:top w:val="none" w:sz="0" w:space="0" w:color="auto"/>
        <w:left w:val="none" w:sz="0" w:space="0" w:color="auto"/>
        <w:bottom w:val="none" w:sz="0" w:space="0" w:color="auto"/>
        <w:right w:val="none" w:sz="0" w:space="0" w:color="auto"/>
      </w:divBdr>
    </w:div>
    <w:div w:id="1248230592">
      <w:bodyDiv w:val="1"/>
      <w:marLeft w:val="0"/>
      <w:marRight w:val="0"/>
      <w:marTop w:val="0"/>
      <w:marBottom w:val="0"/>
      <w:divBdr>
        <w:top w:val="none" w:sz="0" w:space="0" w:color="auto"/>
        <w:left w:val="none" w:sz="0" w:space="0" w:color="auto"/>
        <w:bottom w:val="none" w:sz="0" w:space="0" w:color="auto"/>
        <w:right w:val="none" w:sz="0" w:space="0" w:color="auto"/>
      </w:divBdr>
    </w:div>
    <w:div w:id="1350329393">
      <w:bodyDiv w:val="1"/>
      <w:marLeft w:val="0"/>
      <w:marRight w:val="0"/>
      <w:marTop w:val="0"/>
      <w:marBottom w:val="0"/>
      <w:divBdr>
        <w:top w:val="none" w:sz="0" w:space="0" w:color="auto"/>
        <w:left w:val="none" w:sz="0" w:space="0" w:color="auto"/>
        <w:bottom w:val="none" w:sz="0" w:space="0" w:color="auto"/>
        <w:right w:val="none" w:sz="0" w:space="0" w:color="auto"/>
      </w:divBdr>
    </w:div>
    <w:div w:id="1806464557">
      <w:bodyDiv w:val="1"/>
      <w:marLeft w:val="0"/>
      <w:marRight w:val="0"/>
      <w:marTop w:val="0"/>
      <w:marBottom w:val="0"/>
      <w:divBdr>
        <w:top w:val="none" w:sz="0" w:space="0" w:color="auto"/>
        <w:left w:val="none" w:sz="0" w:space="0" w:color="auto"/>
        <w:bottom w:val="none" w:sz="0" w:space="0" w:color="auto"/>
        <w:right w:val="none" w:sz="0" w:space="0" w:color="auto"/>
      </w:divBdr>
    </w:div>
    <w:div w:id="1916085274">
      <w:bodyDiv w:val="1"/>
      <w:marLeft w:val="0"/>
      <w:marRight w:val="0"/>
      <w:marTop w:val="0"/>
      <w:marBottom w:val="0"/>
      <w:divBdr>
        <w:top w:val="none" w:sz="0" w:space="0" w:color="auto"/>
        <w:left w:val="none" w:sz="0" w:space="0" w:color="auto"/>
        <w:bottom w:val="none" w:sz="0" w:space="0" w:color="auto"/>
        <w:right w:val="none" w:sz="0" w:space="0" w:color="auto"/>
      </w:divBdr>
    </w:div>
    <w:div w:id="2018076889">
      <w:bodyDiv w:val="1"/>
      <w:marLeft w:val="0"/>
      <w:marRight w:val="0"/>
      <w:marTop w:val="0"/>
      <w:marBottom w:val="0"/>
      <w:divBdr>
        <w:top w:val="none" w:sz="0" w:space="0" w:color="auto"/>
        <w:left w:val="none" w:sz="0" w:space="0" w:color="auto"/>
        <w:bottom w:val="none" w:sz="0" w:space="0" w:color="auto"/>
        <w:right w:val="none" w:sz="0" w:space="0" w:color="auto"/>
      </w:divBdr>
    </w:div>
    <w:div w:id="2044205457">
      <w:bodyDiv w:val="1"/>
      <w:marLeft w:val="0"/>
      <w:marRight w:val="0"/>
      <w:marTop w:val="0"/>
      <w:marBottom w:val="0"/>
      <w:divBdr>
        <w:top w:val="none" w:sz="0" w:space="0" w:color="auto"/>
        <w:left w:val="none" w:sz="0" w:space="0" w:color="auto"/>
        <w:bottom w:val="none" w:sz="0" w:space="0" w:color="auto"/>
        <w:right w:val="none" w:sz="0" w:space="0" w:color="auto"/>
      </w:divBdr>
    </w:div>
    <w:div w:id="2057316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phylogeny.lirmm.fr/phylo_cgi/data_converter.cgi"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TotalTime>
  <Pages>5</Pages>
  <Words>2149</Words>
  <Characters>1225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1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ssen, Bridget M [PLP M]</dc:creator>
  <cp:keywords/>
  <dc:description/>
  <cp:lastModifiedBy>Bridget Janssen</cp:lastModifiedBy>
  <cp:revision>3</cp:revision>
  <cp:lastPrinted>2018-04-10T13:44:00Z</cp:lastPrinted>
  <dcterms:created xsi:type="dcterms:W3CDTF">2018-04-22T02:04:00Z</dcterms:created>
  <dcterms:modified xsi:type="dcterms:W3CDTF">2018-04-23T01:29:00Z</dcterms:modified>
</cp:coreProperties>
</file>